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sdt>
      <w:sdtPr>
        <w:rPr>
          <w:color w:val="156082" w:themeColor="accent1"/>
        </w:rPr>
        <w:id w:val="-977914792"/>
        <w:docPartObj>
          <w:docPartGallery w:val="Cover Pages"/>
          <w:docPartUnique/>
        </w:docPartObj>
      </w:sdtPr>
      <w:sdtEndPr>
        <w:rPr>
          <w:rFonts w:ascii="Times New Roman" w:eastAsiaTheme="minorHAnsi" w:hAnsi="Times New Roman"/>
          <w:color w:val="auto"/>
          <w:kern w:val="2"/>
          <w:szCs w:val="24"/>
          <w14:ligatures w14:val="standardContextual"/>
        </w:rPr>
      </w:sdtEndPr>
      <w:sdtContent>
        <w:p w14:paraId="0D709B83" w14:textId="65C5730C" w:rsidR="003E2B81" w:rsidRDefault="003E2B81">
          <w:pPr>
            <w:pStyle w:val="NoSpacing"/>
            <w:spacing w:before="1540" w:after="240"/>
            <w:jc w:val="center"/>
            <w:rPr>
              <w:color w:val="156082" w:themeColor="accent1"/>
            </w:rPr>
          </w:pPr>
          <w:r>
            <w:rPr>
              <w:noProof/>
              <w:color w:val="156082" w:themeColor="accent1"/>
            </w:rPr>
            <w:drawing>
              <wp:inline distT="0" distB="0" distL="0" distR="0" wp14:anchorId="4B207238" wp14:editId="36CA9CF2">
                <wp:extent cx="1417320" cy="750898"/>
                <wp:effectExtent l="0" t="0" r="0" b="0"/>
                <wp:docPr id="143" name="Picture 4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3" name="t55.png"/>
                        <pic:cNvPicPr/>
                      </pic:nvPicPr>
                      <pic:blipFill>
                        <a:blip r:embed="rId7" cstate="print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417320" cy="750898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  <w:sdt>
          <w:sdtPr>
            <w:rPr>
              <w:rFonts w:asciiTheme="majorHAnsi" w:eastAsiaTheme="majorEastAsia" w:hAnsiTheme="majorHAnsi" w:cstheme="majorBidi"/>
              <w:caps/>
              <w:color w:val="156082" w:themeColor="accent1"/>
              <w:sz w:val="72"/>
              <w:szCs w:val="72"/>
            </w:rPr>
            <w:alias w:val="Title"/>
            <w:tag w:val=""/>
            <w:id w:val="1735040861"/>
            <w:placeholder>
              <w:docPart w:val="3BD80312CB9C4035BAC749B595D455C2"/>
            </w:placeholder>
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<w:text/>
          </w:sdtPr>
          <w:sdtEndPr>
            <w:rPr>
              <w:sz w:val="80"/>
              <w:szCs w:val="80"/>
            </w:rPr>
          </w:sdtEndPr>
          <w:sdtContent>
            <w:p w14:paraId="340A9621" w14:textId="4261E7C5" w:rsidR="003E2B81" w:rsidRDefault="003E2B81">
              <w:pPr>
                <w:pStyle w:val="NoSpacing"/>
                <w:pBdr>
                  <w:top w:val="single" w:sz="6" w:space="6" w:color="156082" w:themeColor="accent1"/>
                  <w:bottom w:val="single" w:sz="6" w:space="6" w:color="156082" w:themeColor="accent1"/>
                </w:pBdr>
                <w:spacing w:after="240"/>
                <w:jc w:val="center"/>
                <w:rPr>
                  <w:rFonts w:asciiTheme="majorHAnsi" w:eastAsiaTheme="majorEastAsia" w:hAnsiTheme="majorHAnsi" w:cstheme="majorBidi"/>
                  <w:caps/>
                  <w:color w:val="156082" w:themeColor="accent1"/>
                  <w:sz w:val="80"/>
                  <w:szCs w:val="80"/>
                </w:rPr>
              </w:pPr>
              <w:r>
                <w:rPr>
                  <w:rFonts w:asciiTheme="majorHAnsi" w:eastAsiaTheme="majorEastAsia" w:hAnsiTheme="majorHAnsi" w:cstheme="majorBidi"/>
                  <w:caps/>
                  <w:color w:val="156082" w:themeColor="accent1"/>
                  <w:sz w:val="72"/>
                  <w:szCs w:val="72"/>
                </w:rPr>
                <w:t>JAVASCRIPT</w:t>
              </w:r>
            </w:p>
          </w:sdtContent>
        </w:sdt>
        <w:sdt>
          <w:sdtPr>
            <w:rPr>
              <w:color w:val="156082" w:themeColor="accent1"/>
              <w:sz w:val="28"/>
              <w:szCs w:val="28"/>
            </w:rPr>
            <w:alias w:val="Subtitle"/>
            <w:tag w:val=""/>
            <w:id w:val="328029620"/>
            <w:placeholder>
              <w:docPart w:val="ECAFBBC81D8D450FBA689B049E6FA3FF"/>
            </w:placeholder>
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<w:text/>
          </w:sdtPr>
          <w:sdtContent>
            <w:p w14:paraId="152E49E8" w14:textId="7454BF4D" w:rsidR="003E2B81" w:rsidRDefault="003E2B81">
              <w:pPr>
                <w:pStyle w:val="NoSpacing"/>
                <w:jc w:val="center"/>
                <w:rPr>
                  <w:color w:val="156082" w:themeColor="accent1"/>
                  <w:sz w:val="28"/>
                  <w:szCs w:val="28"/>
                </w:rPr>
              </w:pPr>
              <w:r>
                <w:rPr>
                  <w:color w:val="156082" w:themeColor="accent1"/>
                  <w:sz w:val="28"/>
                  <w:szCs w:val="28"/>
                </w:rPr>
                <w:t>Mastering Javascript</w:t>
              </w:r>
            </w:p>
          </w:sdtContent>
        </w:sdt>
        <w:p w14:paraId="2BD5FB8F" w14:textId="77777777" w:rsidR="003E2B81" w:rsidRDefault="003E2B81">
          <w:pPr>
            <w:pStyle w:val="NoSpacing"/>
            <w:spacing w:before="480"/>
            <w:jc w:val="center"/>
            <w:rPr>
              <w:color w:val="156082" w:themeColor="accent1"/>
            </w:rPr>
          </w:pPr>
          <w:r>
            <w:rPr>
              <w:noProof/>
              <w:color w:val="156082" w:themeColor="accent1"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15F3B826" wp14:editId="41EC412D">
                    <wp:simplePos x="0" y="0"/>
                    <wp:positionH relativeFrom="margin">
                      <wp:align>center</wp:align>
                    </wp:positionH>
                    <mc:AlternateContent>
                      <mc:Choice Requires="wp14">
                        <wp:positionV relativeFrom="page">
                          <wp14:pctPosVOffset>85000</wp14:pctPosVOffset>
                        </wp:positionV>
                      </mc:Choice>
                      <mc:Fallback>
                        <wp:positionV relativeFrom="page">
                          <wp:posOffset>8549640</wp:posOffset>
                        </wp:positionV>
                      </mc:Fallback>
                    </mc:AlternateContent>
                    <wp:extent cx="6553200" cy="557784"/>
                    <wp:effectExtent l="0" t="0" r="0" b="12700"/>
                    <wp:wrapNone/>
                    <wp:docPr id="142" name="Text Box 44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6553200" cy="557784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sdt>
                                <w:sdtPr>
                                  <w:rPr>
                                    <w:caps/>
                                    <w:color w:val="156082" w:themeColor="accent1"/>
                                    <w:sz w:val="28"/>
                                    <w:szCs w:val="28"/>
                                  </w:rPr>
                                  <w:alias w:val="Date"/>
                                  <w:tag w:val=""/>
                                  <w:id w:val="197127006"/>
                                  <w:dataBinding w:prefixMappings="xmlns:ns0='http://schemas.microsoft.com/office/2006/coverPageProps' " w:xpath="/ns0:CoverPageProperties[1]/ns0:PublishDate[1]" w:storeItemID="{55AF091B-3C7A-41E3-B477-F2FDAA23CFDA}"/>
                                  <w:date>
                                    <w:dateFormat w:val="MMMM d, yyyy"/>
                                    <w:lid w:val="en-US"/>
                                    <w:storeMappedDataAs w:val="dateTime"/>
                                    <w:calendar w:val="gregorian"/>
                                  </w:date>
                                </w:sdtPr>
                                <w:sdtContent>
                                  <w:p w14:paraId="1FA4B0F7" w14:textId="27F3EE39" w:rsidR="003E2B81" w:rsidRDefault="003E2B81">
                                    <w:pPr>
                                      <w:pStyle w:val="NoSpacing"/>
                                      <w:spacing w:after="40"/>
                                      <w:jc w:val="center"/>
                                      <w:rPr>
                                        <w:caps/>
                                        <w:color w:val="156082" w:themeColor="accent1"/>
                                        <w:sz w:val="28"/>
                                        <w:szCs w:val="28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156082" w:themeColor="accent1"/>
                                        <w:sz w:val="28"/>
                                        <w:szCs w:val="28"/>
                                      </w:rPr>
                                      <w:t>github: 2Kronos</w:t>
                                    </w:r>
                                  </w:p>
                                </w:sdtContent>
                              </w:sdt>
                              <w:p w14:paraId="0C25AE8D" w14:textId="3A339487" w:rsidR="003E2B81" w:rsidRDefault="003E2B81">
                                <w:pPr>
                                  <w:pStyle w:val="NoSpacing"/>
                                  <w:jc w:val="center"/>
                                  <w:rPr>
                                    <w:color w:val="156082" w:themeColor="accent1"/>
                                  </w:rPr>
                                </w:pPr>
                                <w:sdt>
                                  <w:sdtPr>
                                    <w:rPr>
                                      <w:caps/>
                                      <w:color w:val="156082" w:themeColor="accent1"/>
                                    </w:rPr>
                                    <w:alias w:val="Company"/>
                                    <w:tag w:val=""/>
                                    <w:id w:val="1390145197"/>
                                    <w:showingPlcHdr/>
      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      <w:text/>
                                  </w:sdtPr>
                                  <w:sdtContent>
                                    <w:r w:rsidR="0073430A">
                                      <w:rPr>
                                        <w:caps/>
                                        <w:color w:val="156082" w:themeColor="accent1"/>
                                      </w:rPr>
                                      <w:t xml:space="preserve">     </w:t>
                                    </w:r>
                                  </w:sdtContent>
                                </w:sdt>
                              </w:p>
                              <w:p w14:paraId="1CA62141" w14:textId="1116917A" w:rsidR="003E2B81" w:rsidRDefault="003E2B81">
                                <w:pPr>
                                  <w:pStyle w:val="NoSpacing"/>
                                  <w:jc w:val="center"/>
                                  <w:rPr>
                                    <w:color w:val="156082" w:themeColor="accent1"/>
                                  </w:rPr>
                                </w:pPr>
                                <w:sdt>
                                  <w:sdtPr>
                                    <w:rPr>
                                      <w:color w:val="156082" w:themeColor="accent1"/>
                                    </w:rPr>
                                    <w:alias w:val="Address"/>
                                    <w:tag w:val=""/>
                                    <w:id w:val="-726379553"/>
                                    <w:showingPlcHdr/>
      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      <w:text/>
                                  </w:sdtPr>
                                  <w:sdtContent>
                                    <w:r w:rsidR="0073430A">
                                      <w:rPr>
                                        <w:color w:val="156082" w:themeColor="accent1"/>
                                      </w:rPr>
                                      <w:t xml:space="preserve">     </w:t>
                                    </w:r>
                                  </w:sdtContent>
                                </w:sdt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margin">
                      <wp14:pctWidth>10000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type w14:anchorId="15F3B826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44" o:spid="_x0000_s1026" type="#_x0000_t202" style="position:absolute;left:0;text-align:left;margin-left:0;margin-top:0;width:516pt;height:43.9pt;z-index:251659264;visibility:visible;mso-wrap-style:square;mso-width-percent:1000;mso-height-percent:0;mso-top-percent:850;mso-wrap-distance-left:9pt;mso-wrap-distance-top:0;mso-wrap-distance-right:9pt;mso-wrap-distance-bottom:0;mso-position-horizontal:center;mso-position-horizontal-relative:margin;mso-position-vertical-relative:page;mso-width-percent:1000;mso-height-percent:0;mso-top-percent:85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" filled="f" stroked="f" strokeweight=".5pt">
                    <v:textbox style="mso-fit-shape-to-text:t" inset="0,0,0,0">
                      <w:txbxContent>
                        <w:sdt>
                          <w:sdtPr>
                            <w:rPr>
                              <w:caps/>
                              <w:color w:val="156082" w:themeColor="accent1"/>
                              <w:sz w:val="28"/>
                              <w:szCs w:val="28"/>
                            </w:rPr>
                            <w:alias w:val="Date"/>
                            <w:tag w:val=""/>
                            <w:id w:val="197127006"/>
                            <w:dataBinding w:prefixMappings="xmlns:ns0='http://schemas.microsoft.com/office/2006/coverPageProps' " w:xpath="/ns0:CoverPageProperties[1]/ns0:PublishDate[1]" w:storeItemID="{55AF091B-3C7A-41E3-B477-F2FDAA23CFDA}"/>
                            <w:date>
                              <w:dateFormat w:val="MMMM d, yyyy"/>
                              <w:lid w:val="en-US"/>
                              <w:storeMappedDataAs w:val="dateTime"/>
                              <w:calendar w:val="gregorian"/>
                            </w:date>
                          </w:sdtPr>
                          <w:sdtContent>
                            <w:p w14:paraId="1FA4B0F7" w14:textId="27F3EE39" w:rsidR="003E2B81" w:rsidRDefault="003E2B81">
                              <w:pPr>
                                <w:pStyle w:val="NoSpacing"/>
                                <w:spacing w:after="40"/>
                                <w:jc w:val="center"/>
                                <w:rPr>
                                  <w:caps/>
                                  <w:color w:val="156082" w:themeColor="accent1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caps/>
                                  <w:color w:val="156082" w:themeColor="accent1"/>
                                  <w:sz w:val="28"/>
                                  <w:szCs w:val="28"/>
                                </w:rPr>
                                <w:t>github: 2Kronos</w:t>
                              </w:r>
                            </w:p>
                          </w:sdtContent>
                        </w:sdt>
                        <w:p w14:paraId="0C25AE8D" w14:textId="3A339487" w:rsidR="003E2B81" w:rsidRDefault="003E2B81">
                          <w:pPr>
                            <w:pStyle w:val="NoSpacing"/>
                            <w:jc w:val="center"/>
                            <w:rPr>
                              <w:color w:val="156082" w:themeColor="accent1"/>
                            </w:rPr>
                          </w:pPr>
                          <w:sdt>
                            <w:sdtPr>
                              <w:rPr>
                                <w:caps/>
                                <w:color w:val="156082" w:themeColor="accent1"/>
                              </w:rPr>
                              <w:alias w:val="Company"/>
                              <w:tag w:val=""/>
                              <w:id w:val="1390145197"/>
                              <w:showingPlcHdr/>
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<w:text/>
                            </w:sdtPr>
                            <w:sdtContent>
                              <w:r w:rsidR="0073430A">
                                <w:rPr>
                                  <w:caps/>
                                  <w:color w:val="156082" w:themeColor="accent1"/>
                                </w:rPr>
                                <w:t xml:space="preserve">     </w:t>
                              </w:r>
                            </w:sdtContent>
                          </w:sdt>
                        </w:p>
                        <w:p w14:paraId="1CA62141" w14:textId="1116917A" w:rsidR="003E2B81" w:rsidRDefault="003E2B81">
                          <w:pPr>
                            <w:pStyle w:val="NoSpacing"/>
                            <w:jc w:val="center"/>
                            <w:rPr>
                              <w:color w:val="156082" w:themeColor="accent1"/>
                            </w:rPr>
                          </w:pPr>
                          <w:sdt>
                            <w:sdtPr>
                              <w:rPr>
                                <w:color w:val="156082" w:themeColor="accent1"/>
                              </w:rPr>
                              <w:alias w:val="Address"/>
                              <w:tag w:val=""/>
                              <w:id w:val="-726379553"/>
                              <w:showingPlcHdr/>
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<w:text/>
                            </w:sdtPr>
                            <w:sdtContent>
                              <w:r w:rsidR="0073430A">
                                <w:rPr>
                                  <w:color w:val="156082" w:themeColor="accent1"/>
                                </w:rPr>
                                <w:t xml:space="preserve">     </w:t>
                              </w:r>
                            </w:sdtContent>
                          </w:sdt>
                        </w:p>
                      </w:txbxContent>
                    </v:textbox>
                    <w10:wrap anchorx="margin" anchory="page"/>
                  </v:shape>
                </w:pict>
              </mc:Fallback>
            </mc:AlternateContent>
          </w:r>
          <w:r>
            <w:rPr>
              <w:noProof/>
              <w:color w:val="156082" w:themeColor="accent1"/>
            </w:rPr>
            <w:drawing>
              <wp:inline distT="0" distB="0" distL="0" distR="0" wp14:anchorId="1F8D3E1B" wp14:editId="089454B9">
                <wp:extent cx="758952" cy="478932"/>
                <wp:effectExtent l="0" t="0" r="3175" b="0"/>
                <wp:docPr id="144" name="Picture 45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9" name="roco bottom.png"/>
                        <pic:cNvPicPr/>
                      </pic:nvPicPr>
                      <pic:blipFill>
                        <a:blip r:embed="rId8" cstate="print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758952" cy="478932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  <w:p w14:paraId="265CB843" w14:textId="06DE73E3" w:rsidR="003E2B81" w:rsidRDefault="003E2B81">
          <w:r>
            <w:br w:type="page"/>
          </w:r>
        </w:p>
      </w:sdtContent>
    </w:sdt>
    <w:p w14:paraId="10F0F75C" w14:textId="27C5AB53" w:rsidR="00A075A4" w:rsidRDefault="0073430A" w:rsidP="00A075A4">
      <w:pPr>
        <w:pStyle w:val="Heading1"/>
        <w:numPr>
          <w:ilvl w:val="0"/>
          <w:numId w:val="1"/>
        </w:numPr>
      </w:pPr>
      <w:r>
        <w:lastRenderedPageBreak/>
        <w:t>Console</w:t>
      </w:r>
    </w:p>
    <w:p w14:paraId="71FB51D5" w14:textId="77777777" w:rsidR="00A075A4" w:rsidRDefault="00A075A4" w:rsidP="00A075A4"/>
    <w:p w14:paraId="476AC103" w14:textId="36B09C7F" w:rsidR="005D07DF" w:rsidRDefault="00BF3188" w:rsidP="00BF3188">
      <w:pPr>
        <w:pStyle w:val="ListParagraph"/>
        <w:numPr>
          <w:ilvl w:val="0"/>
          <w:numId w:val="6"/>
        </w:numPr>
      </w:pPr>
      <w:r>
        <w:t>Display important messages like erros</w:t>
      </w:r>
      <w:r w:rsidR="00004447">
        <w:fldChar w:fldCharType="begin"/>
      </w:r>
      <w:r w:rsidR="00004447">
        <w:instrText xml:space="preserve"> ADDIN ZOTERO_ITEM CSL_CITATION {"citationID":"OdmEaTnY","properties":{"formattedCitation":"[1]","plainCitation":"[1]","noteIndex":0},"citationItems":[{"id":345,"uris":["http://zotero.org/users/13934348/items/A928KF5E"],"itemData":{"id":345,"type":"webpage","title":"Learn JavaScript | Codecademy","URL":"https://www.codecademy.com/enrolled/courses/introduction-to-javascript","accessed":{"date-parts":[["2024",6,25]]}}}],"schema":"https://github.com/citation-style-language/schema/raw/master/csl-citation.json"} </w:instrText>
      </w:r>
      <w:r w:rsidR="00004447">
        <w:fldChar w:fldCharType="separate"/>
      </w:r>
      <w:r w:rsidR="00004447" w:rsidRPr="00004447">
        <w:rPr>
          <w:rFonts w:cs="Times New Roman"/>
        </w:rPr>
        <w:t>[1]</w:t>
      </w:r>
      <w:r w:rsidR="00004447">
        <w:fldChar w:fldCharType="end"/>
      </w:r>
    </w:p>
    <w:p w14:paraId="0350EDE6" w14:textId="0CCE42E3" w:rsidR="00BF3188" w:rsidRDefault="00BF3188" w:rsidP="00BF3188">
      <w:pPr>
        <w:pStyle w:val="ListParagraph"/>
        <w:numPr>
          <w:ilvl w:val="0"/>
          <w:numId w:val="6"/>
        </w:numPr>
      </w:pPr>
      <w:r>
        <w:t>If we want to see the a specific line of code that is running in the background we can print or log to our console.</w:t>
      </w:r>
    </w:p>
    <w:p w14:paraId="7CD6FE08" w14:textId="7A650204" w:rsidR="00BF3188" w:rsidRDefault="00BF3188" w:rsidP="00BF3188">
      <w:pPr>
        <w:pStyle w:val="ListParagraph"/>
        <w:numPr>
          <w:ilvl w:val="0"/>
          <w:numId w:val="6"/>
        </w:numPr>
      </w:pPr>
      <w:r>
        <w:t>We use the .log() method to print whats inside the parenthesis on to the console.</w:t>
      </w:r>
    </w:p>
    <w:p w14:paraId="1A7329CA" w14:textId="77777777" w:rsidR="00BF3188" w:rsidRDefault="00BF3188" w:rsidP="00A817C2">
      <w:pPr>
        <w:pStyle w:val="ListParagraph"/>
      </w:pPr>
    </w:p>
    <w:p w14:paraId="198A1018" w14:textId="118B4FED" w:rsidR="00A817C2" w:rsidRDefault="00A817C2" w:rsidP="00A817C2">
      <w:pPr>
        <w:pStyle w:val="Heading1"/>
        <w:numPr>
          <w:ilvl w:val="0"/>
          <w:numId w:val="1"/>
        </w:numPr>
      </w:pPr>
      <w:r>
        <w:t>Data types</w:t>
      </w:r>
    </w:p>
    <w:p w14:paraId="5A0F0612" w14:textId="6D052861" w:rsidR="00312765" w:rsidRPr="00312765" w:rsidRDefault="00312765" w:rsidP="00312765">
      <w:pPr>
        <w:ind w:left="360"/>
      </w:pPr>
      <w:r>
        <w:t xml:space="preserve">The first </w:t>
      </w:r>
      <w:r w:rsidR="00894523">
        <w:t>7 are the</w:t>
      </w:r>
      <w:r w:rsidR="00705BD6">
        <w:t xml:space="preserve"> primitive data types</w:t>
      </w:r>
      <w:r w:rsidR="004420E7">
        <w:t>.</w:t>
      </w:r>
    </w:p>
    <w:p w14:paraId="034C1AD9" w14:textId="77777777" w:rsid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Number</w:t>
      </w:r>
      <w:r w:rsidRPr="00922D4C">
        <w:t>: Any number, including numbers with decimals: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4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8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1516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23.42</w:t>
      </w:r>
      <w:r w:rsidRPr="00922D4C">
        <w:t>.</w:t>
      </w:r>
    </w:p>
    <w:p w14:paraId="2767CDAC" w14:textId="77777777" w:rsidR="00C27C28" w:rsidRPr="00922D4C" w:rsidRDefault="00C27C28" w:rsidP="00C27C28">
      <w:pPr>
        <w:pStyle w:val="ListParagraph"/>
      </w:pPr>
    </w:p>
    <w:p w14:paraId="19AE969B" w14:textId="544A0BD6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BigInt</w:t>
      </w:r>
      <w:r w:rsidRPr="00922D4C">
        <w:t>: Any number, greater than 2</w:t>
      </w:r>
      <w:r w:rsidRPr="00922D4C">
        <w:rPr>
          <w:sz w:val="20"/>
          <w:szCs w:val="20"/>
          <w:vertAlign w:val="superscript"/>
        </w:rPr>
        <w:t>53</w:t>
      </w:r>
      <w:r w:rsidRPr="00922D4C">
        <w:t>-1 or less than -(2</w:t>
      </w:r>
      <w:r w:rsidRPr="00922D4C">
        <w:rPr>
          <w:sz w:val="20"/>
          <w:szCs w:val="20"/>
          <w:vertAlign w:val="superscript"/>
        </w:rPr>
        <w:t>53</w:t>
      </w:r>
      <w:r w:rsidRPr="00922D4C">
        <w:t>-1), with n appended to the number: 1234567890123456n.</w:t>
      </w:r>
      <w:r w:rsidR="00C27C28">
        <w:br/>
      </w:r>
    </w:p>
    <w:p w14:paraId="59D46C63" w14:textId="37B4EE1B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String</w:t>
      </w:r>
      <w:r w:rsidRPr="00922D4C">
        <w:t>: Any grouping of characters on your keyboard (letters, numbers, spaces, symbols, etc.) surrounded by single quotes: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' ... '</w:t>
      </w:r>
      <w:r w:rsidRPr="00922D4C">
        <w:t> or double quotes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" ... "</w:t>
      </w:r>
      <w:r w:rsidRPr="00922D4C">
        <w:t>, though we prefer single quotes. Some people like to think of string as a fancy word for text.</w:t>
      </w:r>
      <w:r w:rsidR="00C27C28">
        <w:br/>
      </w:r>
    </w:p>
    <w:p w14:paraId="454EE5A9" w14:textId="331F41B9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Boolean</w:t>
      </w:r>
      <w:r w:rsidRPr="00922D4C">
        <w:t>: This data type only has two possible values— either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true</w:t>
      </w:r>
      <w:r w:rsidRPr="00922D4C">
        <w:t> or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false</w:t>
      </w:r>
      <w:r w:rsidRPr="00922D4C">
        <w:t> (without quotes). It’s helpful to think of booleans as on and off switches or as the answers to a “yes” or “no” question.</w:t>
      </w:r>
      <w:r w:rsidR="00C27C28">
        <w:br/>
      </w:r>
    </w:p>
    <w:p w14:paraId="7ECD5A1C" w14:textId="51292DB9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Null</w:t>
      </w:r>
      <w:r w:rsidRPr="00922D4C">
        <w:t>: This data type represents the intentional absence of a value, and is represented by the keyword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null</w:t>
      </w:r>
      <w:r w:rsidRPr="00922D4C">
        <w:t> (without quotes).</w:t>
      </w:r>
      <w:r w:rsidR="00C27C28">
        <w:br/>
      </w:r>
    </w:p>
    <w:p w14:paraId="2706DC95" w14:textId="33CBF20B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Undefined</w:t>
      </w:r>
      <w:r w:rsidRPr="00922D4C">
        <w:t>: This data type is denoted by the keyword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undefined</w:t>
      </w:r>
      <w:r w:rsidRPr="00922D4C">
        <w:t> (without quotes). It also represents the absence of a value though it has a different use than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null</w:t>
      </w:r>
      <w:r w:rsidRPr="00922D4C">
        <w:t>.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undefined</w:t>
      </w:r>
      <w:r w:rsidRPr="00922D4C">
        <w:t> means that a given value does not exist.</w:t>
      </w:r>
      <w:r w:rsidR="00C27C28">
        <w:br/>
      </w:r>
    </w:p>
    <w:p w14:paraId="4D491612" w14:textId="32114FB0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Symbol</w:t>
      </w:r>
      <w:r w:rsidRPr="00922D4C">
        <w:t>: A newer feature to the language, symbols are unique identifiers, useful in more complex coding. No need to worry about these for now.</w:t>
      </w:r>
      <w:r w:rsidR="00C27C28">
        <w:br/>
      </w:r>
    </w:p>
    <w:p w14:paraId="07E0977F" w14:textId="77777777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Object</w:t>
      </w:r>
      <w:r w:rsidRPr="00922D4C">
        <w:t>: Collections of related data.</w:t>
      </w:r>
    </w:p>
    <w:p w14:paraId="7E648440" w14:textId="77777777" w:rsidR="00573646" w:rsidRDefault="00573646" w:rsidP="00573646"/>
    <w:p w14:paraId="360464D4" w14:textId="43C94E7F" w:rsidR="00B431FF" w:rsidRDefault="00B431FF" w:rsidP="00004447">
      <w:pPr>
        <w:pStyle w:val="Heading1"/>
      </w:pPr>
      <w:r>
        <w:lastRenderedPageBreak/>
        <w:t>REFERENCE LIST</w:t>
      </w:r>
    </w:p>
    <w:p w14:paraId="02B4D919" w14:textId="77777777" w:rsidR="00593280" w:rsidRPr="00593280" w:rsidRDefault="00593280" w:rsidP="00593280">
      <w:pPr>
        <w:pStyle w:val="Bibliography"/>
        <w:rPr>
          <w:rFonts w:cs="Times New Roman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593280">
        <w:rPr>
          <w:rFonts w:cs="Times New Roman"/>
        </w:rPr>
        <w:t>[1]</w:t>
      </w:r>
      <w:r w:rsidRPr="00593280">
        <w:rPr>
          <w:rFonts w:cs="Times New Roman"/>
        </w:rPr>
        <w:tab/>
        <w:t>‘Learn JavaScript | Codecademy’. Accessed: Jun. 25, 2024. [Online]. Available: https://www.codecademy.com/enrolled/courses/introduction-to-javascript</w:t>
      </w:r>
    </w:p>
    <w:p w14:paraId="2B70C7A7" w14:textId="5B9E9721" w:rsidR="00573646" w:rsidRPr="00573646" w:rsidRDefault="00593280" w:rsidP="00573646">
      <w:r>
        <w:fldChar w:fldCharType="end"/>
      </w:r>
    </w:p>
    <w:p w14:paraId="5CEA4EF5" w14:textId="77777777" w:rsidR="00573646" w:rsidRDefault="00573646" w:rsidP="00573646"/>
    <w:p w14:paraId="7A0D3346" w14:textId="76956B58" w:rsidR="00573646" w:rsidRPr="00573646" w:rsidRDefault="00573646" w:rsidP="00A075A4">
      <w:pPr>
        <w:pStyle w:val="Heading1"/>
      </w:pPr>
    </w:p>
    <w:sectPr w:rsidR="00573646" w:rsidRPr="00573646" w:rsidSect="003E2B81">
      <w:pgSz w:w="12240" w:h="15840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Ubuntu Mono">
    <w:charset w:val="00"/>
    <w:family w:val="modern"/>
    <w:pitch w:val="fixed"/>
    <w:sig w:usb0="E00002FF" w:usb1="5000205B" w:usb2="00000000" w:usb3="00000000" w:csb0="0000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5606F9E"/>
    <w:multiLevelType w:val="hybridMultilevel"/>
    <w:tmpl w:val="EB300D3A"/>
    <w:lvl w:ilvl="0" w:tplc="883E2E5C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5E6937"/>
    <w:multiLevelType w:val="hybridMultilevel"/>
    <w:tmpl w:val="67A0F044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8E0738A"/>
    <w:multiLevelType w:val="multilevel"/>
    <w:tmpl w:val="6FF215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2A65169E"/>
    <w:multiLevelType w:val="multilevel"/>
    <w:tmpl w:val="CED2FD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4012234F"/>
    <w:multiLevelType w:val="hybridMultilevel"/>
    <w:tmpl w:val="AE2A16D2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9061F9B"/>
    <w:multiLevelType w:val="multilevel"/>
    <w:tmpl w:val="B4DAC716"/>
    <w:lvl w:ilvl="0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6" w15:restartNumberingAfterBreak="0">
    <w:nsid w:val="4BE02620"/>
    <w:multiLevelType w:val="multilevel"/>
    <w:tmpl w:val="A8BEF6E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7" w15:restartNumberingAfterBreak="0">
    <w:nsid w:val="55B414CE"/>
    <w:multiLevelType w:val="multilevel"/>
    <w:tmpl w:val="B4DAC716"/>
    <w:lvl w:ilvl="0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8" w15:restartNumberingAfterBreak="0">
    <w:nsid w:val="573D1A41"/>
    <w:multiLevelType w:val="multilevel"/>
    <w:tmpl w:val="A8BEF6E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9" w15:restartNumberingAfterBreak="0">
    <w:nsid w:val="66533853"/>
    <w:multiLevelType w:val="hybridMultilevel"/>
    <w:tmpl w:val="03B46B4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09650916">
    <w:abstractNumId w:val="6"/>
  </w:num>
  <w:num w:numId="2" w16cid:durableId="294258032">
    <w:abstractNumId w:val="0"/>
  </w:num>
  <w:num w:numId="3" w16cid:durableId="1120029620">
    <w:abstractNumId w:val="1"/>
  </w:num>
  <w:num w:numId="4" w16cid:durableId="843858357">
    <w:abstractNumId w:val="3"/>
  </w:num>
  <w:num w:numId="5" w16cid:durableId="471875610">
    <w:abstractNumId w:val="9"/>
  </w:num>
  <w:num w:numId="6" w16cid:durableId="710618176">
    <w:abstractNumId w:val="4"/>
  </w:num>
  <w:num w:numId="7" w16cid:durableId="1935048119">
    <w:abstractNumId w:val="2"/>
  </w:num>
  <w:num w:numId="8" w16cid:durableId="1038581710">
    <w:abstractNumId w:val="5"/>
  </w:num>
  <w:num w:numId="9" w16cid:durableId="948896135">
    <w:abstractNumId w:val="7"/>
  </w:num>
  <w:num w:numId="10" w16cid:durableId="41056819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E2B81"/>
    <w:rsid w:val="00004447"/>
    <w:rsid w:val="00057313"/>
    <w:rsid w:val="00312765"/>
    <w:rsid w:val="003918D7"/>
    <w:rsid w:val="003E2B81"/>
    <w:rsid w:val="004420E7"/>
    <w:rsid w:val="00573646"/>
    <w:rsid w:val="00593280"/>
    <w:rsid w:val="005D07DF"/>
    <w:rsid w:val="00705BD6"/>
    <w:rsid w:val="0073430A"/>
    <w:rsid w:val="00745841"/>
    <w:rsid w:val="00894523"/>
    <w:rsid w:val="00922D4C"/>
    <w:rsid w:val="00A075A4"/>
    <w:rsid w:val="00A31A78"/>
    <w:rsid w:val="00A31CCB"/>
    <w:rsid w:val="00A817C2"/>
    <w:rsid w:val="00B431FF"/>
    <w:rsid w:val="00BF3188"/>
    <w:rsid w:val="00C27C28"/>
    <w:rsid w:val="00FA5B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FE5F2CD"/>
  <w15:docId w15:val="{7A129222-F35E-4DF3-8251-D787ADD813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075A4"/>
    <w:rPr>
      <w:rFonts w:ascii="Times New Roman" w:hAnsi="Times New Roman"/>
      <w:sz w:val="22"/>
    </w:rPr>
  </w:style>
  <w:style w:type="paragraph" w:styleId="Heading1">
    <w:name w:val="heading 1"/>
    <w:basedOn w:val="Normal"/>
    <w:next w:val="Normal"/>
    <w:link w:val="Heading1Char"/>
    <w:uiPriority w:val="9"/>
    <w:qFormat/>
    <w:rsid w:val="00A075A4"/>
    <w:pPr>
      <w:keepNext/>
      <w:keepLines/>
      <w:spacing w:before="360" w:after="80"/>
      <w:outlineLvl w:val="0"/>
    </w:pPr>
    <w:rPr>
      <w:rFonts w:eastAsiaTheme="majorEastAsia" w:cstheme="majorBidi"/>
      <w:b/>
      <w:color w:val="0F4761" w:themeColor="accent1" w:themeShade="BF"/>
      <w:sz w:val="40"/>
      <w:szCs w:val="40"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075A4"/>
    <w:pPr>
      <w:keepNext/>
      <w:keepLines/>
      <w:spacing w:before="160" w:after="80"/>
      <w:outlineLvl w:val="1"/>
    </w:pPr>
    <w:rPr>
      <w:rFonts w:eastAsiaTheme="majorEastAsia" w:cstheme="majorBidi"/>
      <w:color w:val="45B0E1" w:themeColor="accent1" w:themeTint="99"/>
      <w:sz w:val="32"/>
      <w:szCs w:val="32"/>
      <w:u w:val="single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E2B8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E2B8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E2B8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E2B81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E2B81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E2B81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E2B81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075A4"/>
    <w:rPr>
      <w:rFonts w:ascii="Times New Roman" w:eastAsiaTheme="majorEastAsia" w:hAnsi="Times New Roman" w:cstheme="majorBidi"/>
      <w:b/>
      <w:color w:val="0F4761" w:themeColor="accent1" w:themeShade="BF"/>
      <w:sz w:val="40"/>
      <w:szCs w:val="40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A075A4"/>
    <w:rPr>
      <w:rFonts w:ascii="Times New Roman" w:eastAsiaTheme="majorEastAsia" w:hAnsi="Times New Roman" w:cstheme="majorBidi"/>
      <w:color w:val="45B0E1" w:themeColor="accent1" w:themeTint="99"/>
      <w:sz w:val="32"/>
      <w:szCs w:val="32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E2B8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E2B81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E2B81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E2B8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E2B8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E2B8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E2B8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3E2B8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E2B8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3E2B81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3E2B8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3E2B81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3E2B8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3E2B81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3E2B8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E2B8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E2B8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3E2B81"/>
    <w:rPr>
      <w:b/>
      <w:bCs/>
      <w:smallCaps/>
      <w:color w:val="0F4761" w:themeColor="accent1" w:themeShade="BF"/>
      <w:spacing w:val="5"/>
    </w:rPr>
  </w:style>
  <w:style w:type="paragraph" w:styleId="NoSpacing">
    <w:name w:val="No Spacing"/>
    <w:link w:val="NoSpacingChar"/>
    <w:uiPriority w:val="1"/>
    <w:qFormat/>
    <w:rsid w:val="003E2B81"/>
    <w:pPr>
      <w:spacing w:after="0" w:line="240" w:lineRule="auto"/>
    </w:pPr>
    <w:rPr>
      <w:rFonts w:eastAsiaTheme="minorEastAsia"/>
      <w:kern w:val="0"/>
      <w:sz w:val="22"/>
      <w:szCs w:val="22"/>
      <w14:ligatures w14:val="none"/>
    </w:rPr>
  </w:style>
  <w:style w:type="character" w:customStyle="1" w:styleId="NoSpacingChar">
    <w:name w:val="No Spacing Char"/>
    <w:basedOn w:val="DefaultParagraphFont"/>
    <w:link w:val="NoSpacing"/>
    <w:uiPriority w:val="1"/>
    <w:rsid w:val="003E2B81"/>
    <w:rPr>
      <w:rFonts w:eastAsiaTheme="minorEastAsia"/>
      <w:kern w:val="0"/>
      <w:sz w:val="22"/>
      <w:szCs w:val="22"/>
      <w14:ligatures w14:val="none"/>
    </w:rPr>
  </w:style>
  <w:style w:type="paragraph" w:customStyle="1" w:styleId="stylesptnq46">
    <w:name w:val="styles_p__tnq46"/>
    <w:basedOn w:val="Normal"/>
    <w:rsid w:val="00A075A4"/>
    <w:pPr>
      <w:spacing w:before="100" w:beforeAutospacing="1" w:after="100" w:afterAutospacing="1" w:line="240" w:lineRule="auto"/>
    </w:pPr>
    <w:rPr>
      <w:rFonts w:eastAsia="Times New Roman" w:cs="Times New Roman"/>
      <w:kern w:val="0"/>
      <w14:ligatures w14:val="none"/>
    </w:rPr>
  </w:style>
  <w:style w:type="character" w:styleId="HTMLCode">
    <w:name w:val="HTML Code"/>
    <w:basedOn w:val="DefaultParagraphFont"/>
    <w:uiPriority w:val="99"/>
    <w:semiHidden/>
    <w:unhideWhenUsed/>
    <w:rsid w:val="00A075A4"/>
    <w:rPr>
      <w:rFonts w:ascii="Courier New" w:eastAsia="Times New Roman" w:hAnsi="Courier New" w:cs="Courier New"/>
      <w:sz w:val="20"/>
      <w:szCs w:val="20"/>
    </w:rPr>
  </w:style>
  <w:style w:type="paragraph" w:customStyle="1" w:styleId="styleslimfncb">
    <w:name w:val="styles_li__mfncb"/>
    <w:basedOn w:val="Normal"/>
    <w:rsid w:val="005D07DF"/>
    <w:pPr>
      <w:spacing w:before="100" w:beforeAutospacing="1" w:after="100" w:afterAutospacing="1" w:line="240" w:lineRule="auto"/>
    </w:pPr>
    <w:rPr>
      <w:rFonts w:eastAsia="Times New Roman" w:cs="Times New Roman"/>
      <w:kern w:val="0"/>
      <w:sz w:val="24"/>
      <w14:ligatures w14:val="none"/>
    </w:rPr>
  </w:style>
  <w:style w:type="character" w:styleId="Emphasis">
    <w:name w:val="Emphasis"/>
    <w:basedOn w:val="DefaultParagraphFont"/>
    <w:uiPriority w:val="20"/>
    <w:qFormat/>
    <w:rsid w:val="00922D4C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A31A78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722946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965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556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numbering" Target="numbering.xml"/><Relationship Id="rId7" Type="http://schemas.openxmlformats.org/officeDocument/2006/relationships/image" Target="media/image1.png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theme" Target="theme/theme1.xml"/><Relationship Id="rId5" Type="http://schemas.openxmlformats.org/officeDocument/2006/relationships/settings" Target="settings.xml"/><Relationship Id="rId10" Type="http://schemas.openxmlformats.org/officeDocument/2006/relationships/glossaryDocument" Target="glossary/document.xml"/><Relationship Id="rId4" Type="http://schemas.openxmlformats.org/officeDocument/2006/relationships/styles" Target="styles.xml"/><Relationship Id="rId9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docParts>
    <w:docPart>
      <w:docPartPr>
        <w:name w:val="3BD80312CB9C4035BAC749B595D455C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58671E9-053C-44FB-B6D6-E263A08C1657}"/>
      </w:docPartPr>
      <w:docPartBody>
        <w:p w:rsidR="00000000" w:rsidRDefault="009875E0" w:rsidP="009875E0">
          <w:pPr>
            <w:pStyle w:val="3BD80312CB9C4035BAC749B595D455C2"/>
          </w:pPr>
          <w:r>
            <w:rPr>
              <w:rFonts w:asciiTheme="majorHAnsi" w:eastAsiaTheme="majorEastAsia" w:hAnsiTheme="majorHAnsi" w:cstheme="majorBidi"/>
              <w:caps/>
              <w:color w:val="156082" w:themeColor="accent1"/>
              <w:sz w:val="80"/>
              <w:szCs w:val="80"/>
            </w:rPr>
            <w:t>[Document title]</w:t>
          </w:r>
        </w:p>
      </w:docPartBody>
    </w:docPart>
    <w:docPart>
      <w:docPartPr>
        <w:name w:val="ECAFBBC81D8D450FBA689B049E6FA3F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DD4FE8B-A710-4DA0-9777-E343E4BCF19D}"/>
      </w:docPartPr>
      <w:docPartBody>
        <w:p w:rsidR="00000000" w:rsidRDefault="009875E0" w:rsidP="009875E0">
          <w:pPr>
            <w:pStyle w:val="ECAFBBC81D8D450FBA689B049E6FA3FF"/>
          </w:pPr>
          <w:r>
            <w:rPr>
              <w:color w:val="156082" w:themeColor="accent1"/>
              <w:sz w:val="28"/>
              <w:szCs w:val="28"/>
            </w:rPr>
            <w:t>[Document sub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Ubuntu Mono">
    <w:charset w:val="00"/>
    <w:family w:val="modern"/>
    <w:pitch w:val="fixed"/>
    <w:sig w:usb0="E00002FF" w:usb1="5000205B" w:usb2="00000000" w:usb3="00000000" w:csb0="000000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875E0"/>
    <w:rsid w:val="003918D7"/>
    <w:rsid w:val="009875E0"/>
    <w:rsid w:val="00DF66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3BD80312CB9C4035BAC749B595D455C2">
    <w:name w:val="3BD80312CB9C4035BAC749B595D455C2"/>
    <w:rsid w:val="009875E0"/>
  </w:style>
  <w:style w:type="paragraph" w:customStyle="1" w:styleId="ECAFBBC81D8D450FBA689B049E6FA3FF">
    <w:name w:val="ECAFBBC81D8D450FBA689B049E6FA3FF"/>
    <w:rsid w:val="009875E0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github: 2Kronos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5225CADB-C51B-4814-8B76-024549C850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8</TotalTime>
  <Pages>3</Pages>
  <Words>377</Words>
  <Characters>1895</Characters>
  <Application>Microsoft Office Word</Application>
  <DocSecurity>0</DocSecurity>
  <Lines>6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JAVASCRIPT</dc:title>
  <dc:subject>Mastering Javascript</dc:subject>
  <dc:creator>Chrinovic Raya Tshiwaya</dc:creator>
  <cp:keywords/>
  <dc:description/>
  <cp:lastModifiedBy>Chrinovic Raya Tshiwaya</cp:lastModifiedBy>
  <cp:revision>15</cp:revision>
  <dcterms:created xsi:type="dcterms:W3CDTF">2024-06-24T20:10:00Z</dcterms:created>
  <dcterms:modified xsi:type="dcterms:W3CDTF">2024-06-25T12:5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b1782a8b-e08b-44f0-93b6-77bdb21ba121</vt:lpwstr>
  </property>
  <property fmtid="{D5CDD505-2E9C-101B-9397-08002B2CF9AE}" pid="3" name="ZOTERO_PREF_1">
    <vt:lpwstr>&lt;data data-version="3" zotero-version="6.0.36"&gt;&lt;session id="3onh2yut"/&gt;&lt;style id="http://www.zotero.org/styles/ieee" locale="en-GB" hasBibliography="1" bibliographyStyleHasBeenSet="1"/&gt;&lt;prefs&gt;&lt;pref name="fieldType" value="Field"/&gt;&lt;pref name="automaticJour</vt:lpwstr>
  </property>
  <property fmtid="{D5CDD505-2E9C-101B-9397-08002B2CF9AE}" pid="4" name="ZOTERO_PREF_2">
    <vt:lpwstr>nalAbbreviations" value="true"/&gt;&lt;/prefs&gt;&lt;/data&gt;</vt:lpwstr>
  </property>
</Properties>
</file>